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2A2A03">
      <w:pPr>
        <w:jc w:val="center"/>
      </w:pPr>
      <w:r>
        <w:t>Unit 2 Discussion</w:t>
      </w:r>
    </w:p>
    <w:p w:rsidR="002A2A03">
      <w:pPr>
        <w:jc w:val="center"/>
      </w:pPr>
      <w:r>
        <w:t xml:space="preserve">Your </w:t>
      </w:r>
      <w:r>
        <w:t>Name  (</w:t>
      </w:r>
      <w:r>
        <w:t>First M. Last)</w:t>
      </w:r>
    </w:p>
    <w:p w:rsidR="002A2A03">
      <w:pPr>
        <w:jc w:val="center"/>
      </w:pPr>
      <w:r>
        <w:t>School or Institution Name (University at Place or Town, State)</w:t>
      </w:r>
    </w:p>
    <w:p w:rsidR="002A2A03">
      <w:pPr>
        <w:ind w:firstLine="0"/>
        <w:jc w:val="center"/>
        <w:rPr>
          <w:b/>
        </w:rPr>
      </w:pPr>
      <w:r>
        <w:br w:type="page"/>
      </w:r>
      <w:r w:rsidR="00927704">
        <w:rPr>
          <w:b/>
        </w:rPr>
        <w:t>Unit 2 Discussion</w:t>
      </w:r>
    </w:p>
    <w:p w:rsidR="00927704" w:rsidP="00927704">
      <w:pPr>
        <w:ind w:firstLine="0"/>
      </w:pPr>
      <w:r>
        <w:rPr>
          <w:b/>
        </w:rPr>
        <w:tab/>
      </w:r>
      <w:r w:rsidR="004F3DD5">
        <w:t>In the modern world, workplaces are turning into digital workstations. Information technology services are an integral part of any business operation. Nowadays it is not feasible in some critical business operations for the administration team to wait for one manager to finish the report. They need to work on a single report collaboratively. Modern information technology tools such as OneDrive has made it possible using the power of cloud computing. It allows nosiness and project managers to work on reports and files from anywhere in the world on any device having internet connectivity. 
</w:t>
      </w:r>
    </w:p>
    <w:p w:rsidR="004F3DD5" w:rsidP="00927704">
      <w:pPr>
        <w:ind w:firstLine="0"/>
      </w:pPr>
      <w:r>
        <w:tab/>
        <w:t xml:space="preserve">OneDrive can be used in both personal or professional projects. It allows </w:t>
      </w:r>
      <w:r>
        <w:t>a number of</w:t>
      </w:r>
      <w:r>
        <w:t xml:space="preserve"> authors to work on the same report in real time without having the other team members to finish their task. Edits and calculations related to project planning can be done collaboratively due to integrated SharePoint services in OneDrive</w:t>
      </w:r>
      <w:r w:rsidR="00AF6247">
        <w:t xml:space="preserve"> </w:t>
      </w:r>
      <w:r w:rsidR="00AF6247">
        <w:fldChar w:fldCharType="begin"/>
      </w:r>
      <w:r w:rsidR="00AF6247">
        <w:instrText xml:space="preserve"> ADDIN ZOTERO_ITEM CSL_CITATION {"citationID":"suh78Ynb","properties":{"formattedCitation":"(Han, 2010)","plainCitation":"(Han, 2010)","noteIndex":0},"citationItems":[{"id":53,"uris":["http://zotero.org/users/local/Ugrd7iAF/items/LDA9C24V"],"uri":["http://zotero.org/users/local/Ugrd7iAF/items/LDA9C24V"],"itemData":{"id":53,"type":"article-journal","title":"On the clouds: a new way of computing","container-title":"information technology and libraries","page":"87-93","volume":"29","issue":"2","author":[{"family":"Han","given":"Yah"}],"issued":{"date-parts":[["2010"]]}}}],"schema":"https://github.com/citation-style-language/schema/raw/master/csl-citation.json"} </w:instrText>
      </w:r>
      <w:r w:rsidR="00AF6247">
        <w:fldChar w:fldCharType="separate"/>
      </w:r>
      <w:r w:rsidRPr="00AF6247" w:rsidR="00AF6247">
        <w:t>(Han, 2010)</w:t>
      </w:r>
      <w:r w:rsidR="00AF6247">
        <w:fldChar w:fldCharType="end"/>
      </w:r>
      <w:r>
        <w:t xml:space="preserve">. Desktop clients of the service allow the files to be accessed from anywhere on any device. </w:t>
      </w:r>
      <w:r w:rsidR="00760067">
        <w:t xml:space="preserve">History of file edits can be visible to </w:t>
      </w:r>
      <w:r w:rsidR="00760067">
        <w:t>all of</w:t>
      </w:r>
      <w:r w:rsidR="00760067">
        <w:t xml:space="preserve"> the authors in real time. Cloud-based file management tools have revolutionized the management.
</w:t>
      </w:r>
    </w:p>
    <w:p w:rsidR="00760067" w:rsidP="00927704">
      <w:pPr>
        <w:ind w:firstLine="0"/>
      </w:pPr>
      <w:r>
        <w:tab/>
      </w:r>
      <w:r w:rsidR="00CD7F65">
        <w:t xml:space="preserve">However, along with many mobility and portability benefits of cloud-based file management systems, there are security concerns as well. </w:t>
      </w:r>
      <w:r w:rsidR="008B2D03">
        <w:t xml:space="preserve">For example, if multiple authors are sharing a single file for editing and one of the participants is using an infected machine. Such as a computer virus can compromise the confidentiality integrity and availability of the data at any given point in time. Moreover, the service is offered as an over the top service on the internet. Any loss or poor internet connection will limit the functionality of the service. </w:t>
      </w:r>
      <w:r w:rsidR="00A44AFA">
        <w:t>Any confidential file accidentally shared with the col</w:t>
      </w:r>
      <w:r w:rsidR="00893193">
        <w:t>l</w:t>
      </w:r>
      <w:r w:rsidR="00A44AFA">
        <w:t xml:space="preserve">eagues can cause severe issues related to privacy and confidentiality. </w:t>
      </w:r>
    </w:p>
    <w:p w:rsidR="00AF6247" w:rsidP="00927704">
      <w:pPr>
        <w:ind w:firstLine="0"/>
      </w:pPr>
    </w:p>
    <w:p w:rsidR="00AF6247" w:rsidP="00AF6247">
      <w:pPr>
        <w:ind w:firstLine="0"/>
        <w:jc w:val="center"/>
      </w:pPr>
      <w:r>
        <w:t>References</w:t>
      </w:r>
    </w:p>
    <w:p w:rsidR="00AF6247" w:rsidRPr="00AF6247" w:rsidP="00AF6247">
      <w:pPr>
        <w:pStyle w:val="Bibliography"/>
      </w:pPr>
      <w:r>
        <w:fldChar w:fldCharType="begin"/>
      </w:r>
      <w:r>
        <w:instrText xml:space="preserve"> ADDIN ZOTERO_BIBL {"uncited":[],"omitted":[],"custom":[]} CSL_BIBLIOGRAPHY </w:instrText>
      </w:r>
      <w:r>
        <w:fldChar w:fldCharType="separate"/>
      </w:r>
      <w:r w:rsidRPr="00AF6247">
        <w:t xml:space="preserve">Han, Y. (2010). On the clouds: a new way of computing. </w:t>
      </w:r>
      <w:r w:rsidRPr="00AF6247">
        <w:rPr>
          <w:i/>
          <w:iCs/>
        </w:rPr>
        <w:t>Information Technology and Libraries</w:t>
      </w:r>
      <w:r w:rsidRPr="00AF6247">
        <w:t xml:space="preserve">, </w:t>
      </w:r>
      <w:r w:rsidRPr="00AF6247">
        <w:rPr>
          <w:i/>
          <w:iCs/>
        </w:rPr>
        <w:t>29</w:t>
      </w:r>
      <w:r w:rsidRPr="00AF6247">
        <w:t>(2), 87–93.</w:t>
      </w:r>
    </w:p>
    <w:p w:rsidR="00AF6247" w:rsidP="00AF6247">
      <w:pPr>
        <w:ind w:firstLine="0"/>
        <w:jc w:val="center"/>
      </w:pPr>
      <w:r>
        <w:fldChar w:fldCharType="end"/>
      </w:r>
      <w:bookmarkStart w:id="0" w:name="_GoBack"/>
      <w:bookmarkEnd w:id="0"/>
    </w:p>
    <w:p w:rsidR="004F3DD5" w:rsidRPr="00927704" w:rsidP="00927704">
      <w:pPr>
        <w:ind w:firstLine="0"/>
      </w:pPr>
      <w:r>
        <w:tab/>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pPr>
      <w:pStyle w:val="Header"/>
      <w:ind w:right="360" w:firstLine="0"/>
    </w:pPr>
    <w:r>
      <w:t>UNIT 2 DISCUSSION</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pPr>
      <w:ind w:right="360" w:firstLine="0"/>
    </w:pPr>
    <w:r>
      <w:t xml:space="preserve">Running head: </w:t>
    </w:r>
    <w:r w:rsidR="00927704">
      <w:t>UNIT 2 DISCUSSION</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9F0"/>
    <w:rsid w:val="0000793A"/>
    <w:rsid w:val="000B0A32"/>
    <w:rsid w:val="001A0A79"/>
    <w:rsid w:val="002A2A03"/>
    <w:rsid w:val="004F3DD5"/>
    <w:rsid w:val="00760067"/>
    <w:rsid w:val="00830155"/>
    <w:rsid w:val="0087090C"/>
    <w:rsid w:val="00893193"/>
    <w:rsid w:val="008B2D03"/>
    <w:rsid w:val="00927704"/>
    <w:rsid w:val="00A44AFA"/>
    <w:rsid w:val="00AF6247"/>
    <w:rsid w:val="00B32971"/>
    <w:rsid w:val="00C67138"/>
    <w:rsid w:val="00CD7F65"/>
    <w:rsid w:val="00CF29F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E900D6DE-EAFE-425F-BB4B-ABF73D919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F624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422</Words>
  <Characters>2411</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10</cp:revision>
  <dcterms:created xsi:type="dcterms:W3CDTF">2019-01-14T04:18:00Z</dcterms:created>
  <dcterms:modified xsi:type="dcterms:W3CDTF">2019-01-14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ILg0BG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